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010DECED"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xml:space="preserve">. This rose from 0% in 2018 to 100% in 2022. </w:t>
      </w:r>
      <w:r w:rsidR="00F3067A">
        <w:t>O</w:t>
      </w:r>
      <w:r w:rsidR="00E17287">
        <w:t xml:space="preserve">nly </w:t>
      </w:r>
      <w:r w:rsidR="00920FCA">
        <w:t>2</w:t>
      </w:r>
      <w:r w:rsidR="00C1171A">
        <w:t>5</w:t>
      </w:r>
      <w:r w:rsidR="00E17287">
        <w:t xml:space="preserve">% of articles’ authors </w:t>
      </w:r>
      <w:r w:rsidR="00440001">
        <w:t xml:space="preserve">actually </w:t>
      </w:r>
      <w:r w:rsidR="00CF21BD">
        <w:t>shared</w:t>
      </w:r>
      <w:r w:rsidR="00E17287">
        <w:t xml:space="preserve"> data </w:t>
      </w:r>
      <w:r w:rsidR="0029360D">
        <w:t xml:space="preserve">upon </w:t>
      </w:r>
      <w:r w:rsidR="00E17287">
        <w:t xml:space="preserve">request.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80)</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5D76D8BD"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314D1B">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w:t>
      </w:r>
      <w:r w:rsidRPr="00A1421A">
        <w:t xml:space="preserve">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FDFBFE0"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Alsheikh-Ali et al., 2011; Savage &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03523A6E" w:rsidR="00D060AF" w:rsidRPr="001A3D1A" w:rsidRDefault="00B93E9C" w:rsidP="00C10376">
      <w:r>
        <w:lastRenderedPageBreak/>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49744F">
        <w:instrText xml:space="preserve"> ADDIN ZOTERO_ITEM CSL_CITATION {"citationID":"a2WlaP5z","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 "}],"schema":"https://github.com/citation-style-language/schema/raw/master/csl-citation.json"} </w:instrText>
      </w:r>
      <w:r w:rsidR="0049744F">
        <w:fldChar w:fldCharType="separate"/>
      </w:r>
      <w:r w:rsidR="0049744F">
        <w:rPr>
          <w:noProof/>
        </w:rPr>
        <w:t>(IRAP; for reliability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41730D">
        <w:t>In order 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 xml:space="preserve">Additionally, whereas Lear et al. (2023) examined articles published in a single year, the current work examines a five year period in order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5A33E27A" w:rsidR="00772B40"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w:t>
      </w:r>
      <w:r w:rsidR="00E91A6C" w:rsidRPr="00B673F2">
        <w:t xml:space="preserve">already had the data for these studies </w:t>
      </w:r>
      <w:r w:rsidR="00E91A6C" w:rsidRPr="00B673F2">
        <w:fldChar w:fldCharType="begin"/>
      </w:r>
      <w:r w:rsidR="00C10376">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AFDB1E7" w14:textId="12E876D2" w:rsidR="003D77E9" w:rsidRDefault="003D77E9" w:rsidP="00F1010E">
      <w:r>
        <w:t xml:space="preserve">Interestingly, three of the top four journals have data sharing policies that require data sharing. </w:t>
      </w:r>
      <w:r w:rsidRPr="003D77E9">
        <w:t xml:space="preserve">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6FA1B584" w14:textId="77777777" w:rsidR="00772B40" w:rsidRDefault="00772B40" w:rsidP="00F1010E"/>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37AA26FA"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the editor of JCBS, these policies were progressively rolled out through the different levels of the journal’s article handling processes over time. Regardless, results demonstrate that data sharing statements have moved from absent to ubiquitous across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15A7F143"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B43F88">
        <w:t xml:space="preserve">authors of every article </w:t>
      </w:r>
      <w:r w:rsidR="0051504C">
        <w:t>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76BF908B"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back option.</w:t>
      </w:r>
    </w:p>
    <w:p w14:paraId="69A622C8" w14:textId="22BD92A9" w:rsidR="004A4C03" w:rsidRDefault="00147652" w:rsidP="004A4C03">
      <w:r>
        <w:t xml:space="preserve">In the first instanc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w:t>
      </w:r>
      <w:r>
        <w:t>iterative process of sending email request. At least two co-authors of every article were contacted.</w:t>
      </w:r>
    </w:p>
    <w:p w14:paraId="5DF049A7" w14:textId="159C3F82" w:rsidR="00147652" w:rsidRDefault="00147652" w:rsidP="00F02454">
      <w:r>
        <w:t xml:space="preserve">In order to define an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ith the probability of data being shared per day of waiting falling rapidly over time (50% within 15 days, c.85% within 30 days, c.97% within 60 days). </w:t>
      </w:r>
    </w:p>
    <w:p w14:paraId="3622845D" w14:textId="7CC37AF4" w:rsidR="00A47396" w:rsidRDefault="00D81AFB" w:rsidP="00F1010E">
      <w:r>
        <w:t xml:space="preserve">Aggregating results across all co-authors of each article, I received a reply to my email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D67A65">
        <w:t>5.</w:t>
      </w:r>
      <w:r w:rsidR="00EC5183">
        <w:t>0</w:t>
      </w:r>
      <w:r w:rsidR="00A47396">
        <w:t>%</w:t>
      </w:r>
      <w:r w:rsidR="003E7F14">
        <w:t xml:space="preserve"> of cases (</w:t>
      </w:r>
      <w:r w:rsidR="00EC5183">
        <w:t>13</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7777777" w:rsidR="006B2ECC" w:rsidRDefault="006B2ECC" w:rsidP="006B2ECC">
      <w:pPr>
        <w:ind w:firstLine="0"/>
      </w:pPr>
      <w:r>
        <w:rPr>
          <w:noProof/>
          <w14:ligatures w14:val="standardContextual"/>
        </w:rPr>
        <w:drawing>
          <wp:inline distT="0" distB="0" distL="0" distR="0" wp14:anchorId="287AB0D6" wp14:editId="05DEBAC4">
            <wp:extent cx="2743835" cy="1910080"/>
            <wp:effectExtent l="0" t="0" r="0" b="0"/>
            <wp:docPr id="1324065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065115" name="Picture 13240651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835" cy="1910080"/>
                    </a:xfrm>
                    <a:prstGeom prst="rect">
                      <a:avLst/>
                    </a:prstGeom>
                  </pic:spPr>
                </pic:pic>
              </a:graphicData>
            </a:graphic>
          </wp:inline>
        </w:drawing>
      </w:r>
    </w:p>
    <w:p w14:paraId="0A9DC9C1" w14:textId="77777777" w:rsidR="006B2ECC" w:rsidRDefault="006B2ECC" w:rsidP="00B07406">
      <w:pPr>
        <w:pStyle w:val="Heading2"/>
      </w:pPr>
    </w:p>
    <w:p w14:paraId="2B3E30ED" w14:textId="55A94F4F" w:rsidR="006B2ECC" w:rsidRPr="006B2ECC" w:rsidRDefault="006B2ECC" w:rsidP="006B2ECC">
      <w:r>
        <w:t>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it might be reasonably assumed that the prevalence of data losses or co-authors becoming uncontactable would increase over time.</w:t>
      </w:r>
    </w:p>
    <w:p w14:paraId="01BAAC05" w14:textId="4CAFAD72" w:rsidR="00B07406" w:rsidRDefault="00B07406" w:rsidP="00B07406">
      <w:pPr>
        <w:pStyle w:val="Heading2"/>
      </w:pPr>
      <w:r>
        <w:t>Relationship between Data Availability Statements and actual data sharing</w:t>
      </w:r>
    </w:p>
    <w:p w14:paraId="6E5F3A6E" w14:textId="0E46EE42" w:rsidR="006C5684" w:rsidRPr="006C5684" w:rsidRDefault="006C5684" w:rsidP="00545FC9">
      <w:r>
        <w:t xml:space="preserve">Of the </w:t>
      </w:r>
      <w:r w:rsidRPr="00471F72">
        <w:t>30</w:t>
      </w:r>
      <w:r>
        <w:t xml:space="preserve"> articles without a Data Availability Statement, </w:t>
      </w:r>
      <w:r w:rsidRPr="00471F72">
        <w:t>7</w:t>
      </w:r>
      <w:r>
        <w:t xml:space="preserve"> shared data upon request (</w:t>
      </w:r>
      <w:r w:rsidRPr="00471F72">
        <w:t>23.3</w:t>
      </w:r>
      <w:r>
        <w:t>%). Of the 22 articles with a Data Availability Statement, 6 shared data upon request (</w:t>
      </w:r>
      <w:r w:rsidRPr="00471F72">
        <w:t>2</w:t>
      </w:r>
      <w:r>
        <w:t>7</w:t>
      </w:r>
      <w:r w:rsidRPr="00471F72">
        <w:t>.3</w:t>
      </w:r>
      <w:r>
        <w:t xml:space="preserve">%). </w:t>
      </w:r>
      <w:r w:rsidR="0024783F">
        <w:t>A</w:t>
      </w:r>
      <w:r>
        <w:t xml:space="preserve"> Chi-squared test </w:t>
      </w:r>
      <w:r w:rsidR="0024783F">
        <w:t xml:space="preserve">suggested that </w:t>
      </w:r>
      <w:r w:rsidR="006E3D66">
        <w:t xml:space="preserve">the presence of a </w:t>
      </w:r>
      <w:r>
        <w:t xml:space="preserve">Data Availability Statement </w:t>
      </w:r>
      <w:r w:rsidR="006E3D66">
        <w:t xml:space="preserve">was </w:t>
      </w:r>
      <w:r>
        <w:t xml:space="preserve">not </w:t>
      </w:r>
      <w:r w:rsidR="0024783F">
        <w:t xml:space="preserve">associated with a higher rate of </w:t>
      </w:r>
      <w:r w:rsidR="00A115C5">
        <w:t xml:space="preserve">actual </w:t>
      </w:r>
      <w:r w:rsidR="0024783F">
        <w:t>data sharing upon request</w:t>
      </w:r>
      <w:r>
        <w:t xml:space="preserve">, </w:t>
      </w:r>
      <w:r w:rsidRPr="0092721D">
        <w:t>χ</w:t>
      </w:r>
      <w:r>
        <w:t xml:space="preserve">(1) = 0.06, </w:t>
      </w:r>
      <w:r w:rsidRPr="0092721D">
        <w:rPr>
          <w:i/>
          <w:iCs/>
        </w:rPr>
        <w:t>p</w:t>
      </w:r>
      <w:r>
        <w:t xml:space="preserve"> =</w:t>
      </w:r>
      <w:r w:rsidRPr="0092721D">
        <w:t>.</w:t>
      </w:r>
      <w:r>
        <w:t>80.</w:t>
      </w:r>
    </w:p>
    <w:p w14:paraId="3CB06AF8" w14:textId="3AF54280" w:rsidR="003F53D2" w:rsidRDefault="006659DD" w:rsidP="001C4FB5">
      <w:r>
        <w:t>It is also useful to consider data sharing in the subset</w:t>
      </w:r>
      <w:r w:rsidR="00792D48">
        <w:t>s</w:t>
      </w:r>
      <w:r>
        <w:t xml:space="preserve"> of </w:t>
      </w:r>
      <w:r w:rsidR="00792D48">
        <w:t xml:space="preserve">different types of </w:t>
      </w:r>
      <w:r w:rsidR="009C6C8E">
        <w:t>D</w:t>
      </w:r>
      <w:r>
        <w:t xml:space="preserve">ata </w:t>
      </w:r>
      <w:r w:rsidR="009C6C8E">
        <w:t>A</w:t>
      </w:r>
      <w:r>
        <w:t xml:space="preserve">vailability </w:t>
      </w:r>
      <w:r w:rsidR="009C6C8E">
        <w:t>S</w:t>
      </w:r>
      <w:r>
        <w:t xml:space="preserve">tatements. I make a distinction between actual sharing at time of publication (e.g., a URL included in the article that links to a data repository containing the data for the study, or reference to supplementary </w:t>
      </w:r>
      <w:r>
        <w:lastRenderedPageBreak/>
        <w:t>materials published alongside the article) and promissory data sharing (e.g., a statement that data is available upon request, or upon ‘reasonable’ request).</w:t>
      </w:r>
      <w:r w:rsidR="00224B98">
        <w:t xml:space="preserve"> </w:t>
      </w:r>
    </w:p>
    <w:p w14:paraId="0F1CC68A" w14:textId="67A4E9F6" w:rsidR="001A7F66" w:rsidRDefault="00224B98" w:rsidP="001C4FB5">
      <w:r w:rsidRPr="00F1010E">
        <w:t>Three articles’ data sharing statements represented claims of actual data sharing</w:t>
      </w:r>
      <w:r w:rsidR="001C4FB5">
        <w:t xml:space="preserve"> at time of publication</w:t>
      </w:r>
      <w:r w:rsidRPr="00F1010E">
        <w:t>.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66.</w:t>
      </w:r>
      <w:r w:rsidR="00965E0A">
        <w:t>7</w:t>
      </w:r>
      <w:r w:rsidR="001A7F66">
        <w:t xml:space="preserve">% of articles with data sharing statements implying actual data sharing at time of publication shared data without </w:t>
      </w:r>
      <w:r w:rsidR="00CC7D58">
        <w:t xml:space="preserve">the </w:t>
      </w:r>
      <w:r w:rsidR="001A7F66">
        <w:t>need to contact the authors.</w:t>
      </w:r>
    </w:p>
    <w:p w14:paraId="6CFFB6A8" w14:textId="63F5E7E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w:t>
      </w:r>
      <w:r w:rsidR="00A549E6">
        <w:t>1</w:t>
      </w:r>
      <w:r w:rsidR="00CE3B70">
        <w:t>6.7</w:t>
      </w:r>
      <w:r w:rsidR="00C607D2">
        <w:t>% (</w:t>
      </w:r>
      <w:r w:rsidR="00CE3B70">
        <w:t>3</w:t>
      </w:r>
      <w:r w:rsidR="00C607D2">
        <w:t xml:space="preserve"> article</w:t>
      </w:r>
      <w:r w:rsidR="00A549E6">
        <w:t>s</w:t>
      </w:r>
      <w:r w:rsidR="00C607D2">
        <w:t>) actually shared the data upon request.</w:t>
      </w:r>
      <w:r w:rsidR="00882C50">
        <w:t xml:space="preserve"> </w:t>
      </w:r>
      <w:r w:rsidR="0000561F">
        <w:t xml:space="preserve">Even this result is qualified by the fact that, when contacted, the author named in the </w:t>
      </w:r>
      <w:r w:rsidR="009C6C8E">
        <w:t>D</w:t>
      </w:r>
      <w:r w:rsidR="0000561F">
        <w:t xml:space="preserve">ata </w:t>
      </w:r>
      <w:r w:rsidR="009C6C8E">
        <w:t>A</w:t>
      </w:r>
      <w:r w:rsidR="0000561F">
        <w:t xml:space="preserve">vailability </w:t>
      </w:r>
      <w:r w:rsidR="009C6C8E">
        <w:t>S</w:t>
      </w:r>
      <w:r w:rsidR="0000561F">
        <w:t>tatement stated that they in fact never were in possession of the data</w:t>
      </w:r>
      <w:r w:rsidR="0039019F">
        <w:t xml:space="preserve"> (</w:t>
      </w:r>
      <w:r w:rsidR="0000561F">
        <w:t>although a different author was able to supply the data</w:t>
      </w:r>
      <w:r w:rsidR="0039019F">
        <w:t>)</w:t>
      </w:r>
      <w:r w:rsidR="0000561F">
        <w:t>.</w:t>
      </w:r>
      <w:r w:rsidR="0039019F">
        <w:t xml:space="preserve"> As such, it is important to note that even when data can be obtained upon request, Data Availability Statements can be </w:t>
      </w:r>
      <w:r w:rsidR="001C0685">
        <w:t>misleading or incorrect.</w:t>
      </w:r>
    </w:p>
    <w:p w14:paraId="46D83A33" w14:textId="2EF879C1" w:rsidR="00D4760B" w:rsidRDefault="002E11CA" w:rsidP="00F1010E">
      <w:pPr>
        <w:pStyle w:val="Heading2"/>
      </w:pPr>
      <w:r>
        <w:t>Impediments to data sharing</w:t>
      </w:r>
    </w:p>
    <w:p w14:paraId="3C3A890B" w14:textId="601A329F" w:rsidR="001A5E14" w:rsidRDefault="001A5E14" w:rsidP="00F1010E">
      <w:r>
        <w:t xml:space="preserve">This section contains some slightly more qualitative reflections </w:t>
      </w:r>
      <w:r w:rsidR="008C08E1">
        <w:t xml:space="preserve">on the </w:t>
      </w:r>
      <w:r>
        <w:t xml:space="preserve">replies that I received and their </w:t>
      </w:r>
      <w:r w:rsidR="00C61F1A">
        <w:t xml:space="preserve">insights they provide into impediments to </w:t>
      </w:r>
      <w:r>
        <w:t>data sharing.</w:t>
      </w:r>
    </w:p>
    <w:p w14:paraId="594CC379" w14:textId="2DD49B3A" w:rsidR="000117D5" w:rsidRDefault="001A5E14" w:rsidP="00F1010E">
      <w:r w:rsidRPr="00055FBA">
        <w:rPr>
          <w:b/>
          <w:bCs/>
        </w:rPr>
        <w:t>It is often not possible to correspond with corresponding authors.</w:t>
      </w:r>
      <w:r>
        <w:t xml:space="preserve"> </w:t>
      </w:r>
      <w:r w:rsidR="00A5380D">
        <w:t xml:space="preserve">Some first and corresponding authors were simply impossible to </w:t>
      </w:r>
      <w:r w:rsidR="00491B80">
        <w:t>find working contact details for</w:t>
      </w:r>
      <w:r w:rsidR="00A5380D">
        <w:t>: the email addresses listed in article did not work</w:t>
      </w:r>
      <w:r w:rsidR="00445BF5">
        <w:t xml:space="preserve">, and </w:t>
      </w:r>
      <w:r w:rsidR="00A5380D">
        <w:t>no up to 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79334464"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circumstances, however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E14CDF">
        <w:t xml:space="preserve">For example, whereas academics put plans in place to cover or their research and teaching duties while on leave, it seems that less attention is given to handing over responsibility for data availability. </w:t>
      </w:r>
      <w:r w:rsidR="007C71B3">
        <w:t>S</w:t>
      </w:r>
      <w:r w:rsidR="00891592">
        <w:t xml:space="preserve">imilar </w:t>
      </w:r>
      <w:r w:rsidR="00C11FE2">
        <w:t>foreseeable</w:t>
      </w:r>
      <w:r w:rsidR="00891592">
        <w:t xml:space="preserve"> circumstance</w:t>
      </w:r>
      <w:r w:rsidR="007C71B3">
        <w:t>s</w:t>
      </w:r>
      <w:r w:rsidR="00891592">
        <w:t xml:space="preserve"> </w:t>
      </w:r>
      <w:r w:rsidR="007C71B3">
        <w:t xml:space="preserve">involve researchers </w:t>
      </w:r>
      <w:r w:rsidR="00F91AAA">
        <w:t xml:space="preserve">moving between institutions, </w:t>
      </w:r>
      <w:r w:rsidR="00891592">
        <w:t xml:space="preserve">leaving </w:t>
      </w:r>
      <w:r w:rsidR="00C11FE2">
        <w:t>academia</w:t>
      </w:r>
      <w:r w:rsidR="00F91AAA">
        <w:t xml:space="preserve"> for other careers</w:t>
      </w:r>
      <w:r w:rsidR="007C71B3">
        <w:t>, or retiring</w:t>
      </w:r>
      <w:r w:rsidR="00891592">
        <w:t xml:space="preserve">. </w:t>
      </w:r>
    </w:p>
    <w:p w14:paraId="663AF2ED" w14:textId="55A58DC0" w:rsidR="00055FBA" w:rsidRDefault="00055FBA" w:rsidP="00F1010E">
      <w:r>
        <w:t xml:space="preserve">Some authors were initially responsive to my email and stated that I should </w:t>
      </w:r>
      <w:r w:rsidR="00711C3B">
        <w:t xml:space="preserve">instead </w:t>
      </w:r>
      <w:r>
        <w:t xml:space="preserve">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w:t>
      </w:r>
      <w:r>
        <w:t>emails stopped replying when I asked for two of his co-authors</w:t>
      </w:r>
      <w:r w:rsidR="001B68A7">
        <w:t>’</w:t>
      </w:r>
      <w:r>
        <w:t xml:space="preserve"> </w:t>
      </w:r>
      <w:r w:rsidRPr="00E216A0">
        <w:t xml:space="preserve">contact details that I could not find elsewhere online. Given that these co-authors were clearly known to the author (i.e., </w:t>
      </w:r>
      <w:r w:rsidR="00BD1716">
        <w:t>their</w:t>
      </w:r>
      <w:r w:rsidRPr="00E216A0">
        <w:t xml:space="preserve"> spouse and </w:t>
      </w:r>
      <w:r w:rsidR="00F17FD3">
        <w:t xml:space="preserve">their </w:t>
      </w:r>
      <w:r w:rsidRPr="00E216A0">
        <w:t xml:space="preserve">spouses’ business partner), it seems implausible that the author did not have these details. </w:t>
      </w:r>
      <w:r w:rsidR="00684355">
        <w:t xml:space="preserve">While there are many structural impediments to data sharing and we should assume good will, there </w:t>
      </w:r>
      <w:r w:rsidR="005D69D7">
        <w:t>were</w:t>
      </w:r>
      <w:r w:rsidR="00684355">
        <w:t xml:space="preserve"> nonetheless situations </w:t>
      </w:r>
      <w:r w:rsidR="005D69D7">
        <w:t xml:space="preserve">where individuals’ behaviour was </w:t>
      </w:r>
      <w:r w:rsidR="00684355">
        <w:t>difficult to distinguish from stonewalling.</w:t>
      </w:r>
      <w:r w:rsidR="00DF06D0">
        <w:t xml:space="preserve"> </w:t>
      </w:r>
      <w:r w:rsidRPr="00E216A0">
        <w:t>Data</w:t>
      </w:r>
      <w:r>
        <w:t xml:space="preserve"> ‘available upon request’ leaves </w:t>
      </w:r>
      <w:r w:rsidR="00552738">
        <w:t>us</w:t>
      </w:r>
      <w:r>
        <w:t xml:space="preserve"> entirely at the whim of authors’ willingness </w:t>
      </w:r>
      <w:r w:rsidR="001B68A7">
        <w:t xml:space="preserve">not only </w:t>
      </w:r>
      <w:r>
        <w:t xml:space="preserve">to share the data, but even </w:t>
      </w:r>
      <w:r w:rsidR="001B68A7">
        <w:t xml:space="preserve">to share </w:t>
      </w:r>
      <w:r>
        <w:t xml:space="preserve">the contact details for those who </w:t>
      </w:r>
      <w:r w:rsidR="002D74B1">
        <w:t xml:space="preserve">might </w:t>
      </w:r>
      <w:r>
        <w:t>have the data.</w:t>
      </w:r>
      <w:r w:rsidRPr="00055FBA">
        <w:t xml:space="preserve"> </w:t>
      </w:r>
    </w:p>
    <w:p w14:paraId="4CC463DF" w14:textId="191AB8D1" w:rsidR="00055FBA" w:rsidRDefault="00055FBA" w:rsidP="00F1010E">
      <w:r>
        <w:t xml:space="preserve">Reasonable steps should be made to be able to ensure that we can in fact correspond with a corresponding author. For example, 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come with being corresponding author.</w:t>
      </w:r>
    </w:p>
    <w:p w14:paraId="4923086B" w14:textId="48E26440"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w:t>
      </w:r>
      <w:r w:rsidR="00B02448">
        <w:t xml:space="preserve">these initial </w:t>
      </w:r>
      <w:r w:rsidR="00FD144A">
        <w:t>ethical considerations were made redundant as authors then replied that data from projects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63070E3" w14:textId="5B4263E6"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other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592F2792" w:rsidR="00DC15B4" w:rsidRDefault="00EA6A38" w:rsidP="00DC15B4">
      <w:r>
        <w:rPr>
          <w:b/>
          <w:bCs/>
        </w:rPr>
        <w:t xml:space="preserve">Violations of </w:t>
      </w:r>
      <w:r w:rsidR="009C6C8E">
        <w:rPr>
          <w:b/>
          <w:bCs/>
        </w:rPr>
        <w:t>D</w:t>
      </w:r>
      <w:r>
        <w:rPr>
          <w:b/>
          <w:bCs/>
        </w:rPr>
        <w:t xml:space="preserve">ata </w:t>
      </w:r>
      <w:r w:rsidR="009C6C8E">
        <w:rPr>
          <w:b/>
          <w:bCs/>
        </w:rPr>
        <w:t>A</w:t>
      </w:r>
      <w:r>
        <w:rPr>
          <w:b/>
          <w:bCs/>
        </w:rPr>
        <w:t xml:space="preserve">vailability </w:t>
      </w:r>
      <w:r w:rsidR="009C6C8E">
        <w:rPr>
          <w:b/>
          <w:bCs/>
        </w:rPr>
        <w:t>S</w:t>
      </w:r>
      <w:r>
        <w:rPr>
          <w:b/>
          <w:bCs/>
        </w:rPr>
        <w:t>tatements, i</w:t>
      </w:r>
      <w:r w:rsidR="00F50BDE" w:rsidRPr="00F50BDE">
        <w:rPr>
          <w:b/>
          <w:bCs/>
        </w:rPr>
        <w:t>nstitutional data policies</w:t>
      </w:r>
      <w:r>
        <w:rPr>
          <w:b/>
          <w:bCs/>
        </w:rPr>
        <w:t>,</w:t>
      </w:r>
      <w:r w:rsidR="00F50BDE" w:rsidRPr="00F50BDE">
        <w:rPr>
          <w:b/>
          <w:bCs/>
        </w:rPr>
        <w:t xml:space="preserve"> and public statements </w:t>
      </w:r>
      <w:r w:rsidR="00F50BDE">
        <w:rPr>
          <w:b/>
          <w:bCs/>
        </w:rPr>
        <w:t>about data sharing</w:t>
      </w:r>
      <w:r>
        <w:rPr>
          <w:b/>
          <w:bCs/>
        </w:rPr>
        <w:t xml:space="preserve"> were observed</w:t>
      </w:r>
      <w:r w:rsidR="00F50BDE" w:rsidRPr="00F50BDE">
        <w:rPr>
          <w:b/>
          <w:bCs/>
        </w:rPr>
        <w:t>.</w:t>
      </w:r>
      <w:r w:rsidR="00F50BDE">
        <w:t xml:space="preserve"> </w:t>
      </w:r>
      <w:r w:rsidR="002A53D3">
        <w:t xml:space="preserve">In addition to journals’ data sharing policies, </w:t>
      </w:r>
      <w:r w:rsidR="005144DE">
        <w:t>institutions</w:t>
      </w:r>
      <w:r w:rsidR="002A53D3">
        <w:t xml:space="preserve"> and funding bodies increasingly also assert their own Research Data Management policies regarding the retention, storage, and access to data by those seeking to verify results. </w:t>
      </w:r>
      <w:r w:rsidR="004D7DA1">
        <w:t>In addition to non-adherence to journal Data Availability Statements, r</w:t>
      </w:r>
      <w:r w:rsidR="00A84E85" w:rsidRPr="00055FBA">
        <w:t xml:space="preserve">esearchers </w:t>
      </w:r>
      <w:r w:rsidR="00F50BDE">
        <w:t xml:space="preserve">were observed </w:t>
      </w:r>
      <w:r w:rsidR="00A84E85" w:rsidRPr="00055FBA">
        <w:t>violat</w:t>
      </w:r>
      <w:r w:rsidR="00E501F8">
        <w:t>ing</w:t>
      </w:r>
      <w:r w:rsidR="00A84E85" w:rsidRPr="00055FBA">
        <w:t xml:space="preserve"> their </w:t>
      </w:r>
      <w:r w:rsidR="00A84E85" w:rsidRPr="00055FBA">
        <w:lastRenderedPageBreak/>
        <w:t>institutions’ research data management policies</w:t>
      </w:r>
      <w:r w:rsidR="009A2556">
        <w:t xml:space="preserve"> (e.g., RDM policies at Ghent University and Radboud University)</w:t>
      </w:r>
      <w:r w:rsidR="00501911">
        <w:t xml:space="preserve">. Some authors also </w:t>
      </w:r>
      <w:r w:rsidR="005B6ACF" w:rsidRPr="00055FBA">
        <w:t>contra</w:t>
      </w:r>
      <w:r w:rsidR="00DA4798">
        <w:t>dic</w:t>
      </w:r>
      <w:r w:rsidR="00501911">
        <w:t xml:space="preserve">ted </w:t>
      </w:r>
      <w:r w:rsidR="005B6ACF" w:rsidRPr="00055FBA">
        <w:t xml:space="preserve">their </w:t>
      </w:r>
      <w:r w:rsidR="00A84E85" w:rsidRPr="00055FBA">
        <w:t xml:space="preserve">own </w:t>
      </w:r>
      <w:r w:rsidR="00BE44D1">
        <w:t xml:space="preserve">recent </w:t>
      </w:r>
      <w:r w:rsidR="00A84E85" w:rsidRPr="00055FBA">
        <w:t>public statements about the importance of data sharing</w:t>
      </w:r>
      <w:r w:rsidR="00501911">
        <w:t xml:space="preserve">. For example, one author of IRAP papers </w:t>
      </w:r>
      <w:r w:rsidR="008D0485">
        <w:t xml:space="preserve">who declined to sharing any data </w:t>
      </w:r>
      <w:r w:rsidR="00501911">
        <w:t xml:space="preserve">was also a co-author of the Association for Contextual Behavioral Science’s </w:t>
      </w:r>
      <w:r w:rsidR="006F151D">
        <w:t xml:space="preserve">recent </w:t>
      </w:r>
      <w:r w:rsidR="00501911">
        <w:t>Open Science recommendations report, which states “</w:t>
      </w:r>
      <w:r w:rsidR="00501911">
        <w:rPr>
          <w:lang w:val="en-US"/>
        </w:rPr>
        <w:t>w</w:t>
      </w:r>
      <w:r w:rsidR="00501911" w:rsidRPr="00971B28">
        <w:rPr>
          <w:lang w:val="en-US"/>
        </w:rPr>
        <w:t>e recommend open data and transparency whenever possible.</w:t>
      </w:r>
      <w:r w:rsidR="00501911">
        <w:rPr>
          <w:lang w:val="en-US"/>
        </w:rPr>
        <w:t>”</w:t>
      </w:r>
      <w:r w:rsidR="00501911">
        <w:t xml:space="preserve"> </w:t>
      </w:r>
      <w:r w:rsidR="00501911">
        <w:fldChar w:fldCharType="begin"/>
      </w:r>
      <w:r w:rsidR="00501911">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501911">
        <w:fldChar w:fldCharType="separate"/>
      </w:r>
      <w:r w:rsidR="00501911">
        <w:rPr>
          <w:noProof/>
        </w:rPr>
        <w:t>(Task Force on the Strategies and Tactics of Contextual Behavioral Science Research, 2021)</w:t>
      </w:r>
      <w:r w:rsidR="00501911">
        <w:fldChar w:fldCharType="end"/>
      </w:r>
      <w:r w:rsidR="00501911">
        <w:t xml:space="preserve">. </w:t>
      </w:r>
    </w:p>
    <w:p w14:paraId="2700E13F" w14:textId="1F7D8268"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w:t>
      </w:r>
      <w:r w:rsidR="00ED4272">
        <w:t xml:space="preserve">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42575EA3"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5D16962C"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w:t>
      </w:r>
      <w:r w:rsidR="00CD4383">
        <w:t xml:space="preserve">the </w:t>
      </w:r>
      <w:r w:rsidR="00BE0751">
        <w:t xml:space="preserve">their </w:t>
      </w:r>
      <w:r w:rsidR="00CD4383">
        <w:t>reproducibility</w:t>
      </w:r>
      <w:r w:rsidR="00BE0751">
        <w:t xml:space="preserve">. </w:t>
      </w:r>
      <w:r w:rsidR="0007275E">
        <w:t>If so, although studies such as the current one do not show support for the efficacy of low intensity data sharing interventions such as Data Availability Statements, it is possible that the act of conducting research such as this also acts as an intervention.</w:t>
      </w:r>
      <w:r w:rsidR="00126676">
        <w:t xml:space="preserve"> Historically, the probability of being </w:t>
      </w:r>
      <w:r w:rsidR="00126676">
        <w:lastRenderedPageBreak/>
        <w:t>asked to share one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establish normative expectations of data sharing. </w:t>
      </w:r>
    </w:p>
    <w:p w14:paraId="6B23D4E1" w14:textId="17C985D0" w:rsidR="00FF439C" w:rsidRDefault="00FF439C" w:rsidP="00FF439C">
      <w:pPr>
        <w:pStyle w:val="Heading1"/>
      </w:pPr>
      <w:r>
        <w:t>Author notes</w:t>
      </w:r>
    </w:p>
    <w:p w14:paraId="291F4180" w14:textId="1D040471" w:rsidR="00FF439C" w:rsidRPr="00FF439C" w:rsidRDefault="00FF439C" w:rsidP="00FF439C">
      <w:pPr>
        <w:ind w:firstLine="0"/>
      </w:pPr>
      <w:r>
        <w:t>Ian Hussey, Ruhr University Bochum, Germany (</w:t>
      </w:r>
      <w:hyperlink r:id="rId14" w:history="1">
        <w:r w:rsidRPr="00981A85">
          <w:rPr>
            <w:rStyle w:val="Hyperlink"/>
          </w:rPr>
          <w:t>ian.hussey@icloud.com</w:t>
        </w:r>
      </w:hyperlink>
      <w:r>
        <w:t xml:space="preserve">). </w:t>
      </w:r>
      <w:r w:rsidR="0021546F">
        <w:t xml:space="preserve">ORCID </w:t>
      </w:r>
      <w:hyperlink r:id="rId15" w:history="1">
        <w:r w:rsidR="0021546F" w:rsidRPr="0021546F">
          <w:rPr>
            <w:rStyle w:val="Hyperlink"/>
          </w:rPr>
          <w:t>0000-0001-8906-7559</w:t>
        </w:r>
      </w:hyperlink>
      <w:r w:rsidR="0021546F">
        <w:t xml:space="preserve">. This research was supported by the META-REP Priority Program of the German Research Foundation (#464488178). </w:t>
      </w:r>
    </w:p>
    <w:p w14:paraId="46F48CEB" w14:textId="62877408" w:rsidR="00D30FF3" w:rsidRDefault="00107F64" w:rsidP="00F1010E">
      <w:pPr>
        <w:pStyle w:val="Heading1"/>
      </w:pPr>
      <w:r>
        <w:t>References</w:t>
      </w:r>
    </w:p>
    <w:p w14:paraId="4FC66659" w14:textId="77777777" w:rsidR="0001126A" w:rsidRPr="0001126A" w:rsidRDefault="00D72CB3" w:rsidP="0001126A">
      <w:pPr>
        <w:pStyle w:val="Bibliography"/>
      </w:pPr>
      <w:r>
        <w:fldChar w:fldCharType="begin"/>
      </w:r>
      <w:r w:rsidR="0001126A">
        <w:instrText xml:space="preserve"> ADDIN ZOTERO_BIBL {"uncited":[],"omitted":[],"custom":[]} CSL_BIBLIOGRAPHY </w:instrText>
      </w:r>
      <w:r>
        <w:fldChar w:fldCharType="separate"/>
      </w:r>
      <w:r w:rsidR="0001126A" w:rsidRPr="0001126A">
        <w:t xml:space="preserve">Alsheikh-Ali, A. A., Qureshi, W., Al-Mallah, M. H., &amp; Ioannidis, J. P. A. (2011). Public Availability of Published Research Data in High-Impact Journals. </w:t>
      </w:r>
      <w:r w:rsidR="0001126A" w:rsidRPr="0001126A">
        <w:rPr>
          <w:i/>
          <w:iCs/>
        </w:rPr>
        <w:t>PLOS ONE</w:t>
      </w:r>
      <w:r w:rsidR="0001126A" w:rsidRPr="0001126A">
        <w:t xml:space="preserve">, </w:t>
      </w:r>
      <w:r w:rsidR="0001126A" w:rsidRPr="0001126A">
        <w:rPr>
          <w:i/>
          <w:iCs/>
        </w:rPr>
        <w:t>6</w:t>
      </w:r>
      <w:r w:rsidR="0001126A" w:rsidRPr="0001126A">
        <w:t>(9), e24357. https://doi.org/10.1371/journal.pone.0024357</w:t>
      </w:r>
    </w:p>
    <w:p w14:paraId="095149A4" w14:textId="77777777" w:rsidR="0001126A" w:rsidRPr="0001126A" w:rsidRDefault="0001126A" w:rsidP="0001126A">
      <w:pPr>
        <w:pStyle w:val="Bibliography"/>
      </w:pPr>
      <w:r w:rsidRPr="0001126A">
        <w:t xml:space="preserve">European Comission. (2023). </w:t>
      </w:r>
      <w:r w:rsidRPr="0001126A">
        <w:rPr>
          <w:i/>
          <w:iCs/>
        </w:rPr>
        <w:t>The EU’s open science policy</w:t>
      </w:r>
      <w:r w:rsidRPr="0001126A">
        <w:t>. https://research-and-innovation.ec.europa.eu/strategy/strategy-2020-2024/our-digital-future/open-science_en</w:t>
      </w:r>
    </w:p>
    <w:p w14:paraId="0E82BBDF" w14:textId="77777777" w:rsidR="0001126A" w:rsidRPr="0001126A" w:rsidRDefault="0001126A" w:rsidP="0001126A">
      <w:pPr>
        <w:pStyle w:val="Bibliography"/>
      </w:pPr>
      <w:r w:rsidRPr="0001126A">
        <w:t xml:space="preserve">Evans, T. R. (2022). </w:t>
      </w:r>
      <w:r w:rsidRPr="0001126A">
        <w:rPr>
          <w:i/>
          <w:iCs/>
        </w:rPr>
        <w:t>Developments in Open Data Norms</w:t>
      </w:r>
      <w:r w:rsidRPr="0001126A">
        <w:t xml:space="preserve"> (No. 1). </w:t>
      </w:r>
      <w:r w:rsidRPr="0001126A">
        <w:rPr>
          <w:i/>
          <w:iCs/>
        </w:rPr>
        <w:t>10</w:t>
      </w:r>
      <w:r w:rsidRPr="0001126A">
        <w:t>(1), Article 1. https://doi.org/10.5334/jopd.60</w:t>
      </w:r>
    </w:p>
    <w:p w14:paraId="486E22B1" w14:textId="77777777" w:rsidR="0001126A" w:rsidRPr="0001126A" w:rsidRDefault="0001126A" w:rsidP="0001126A">
      <w:pPr>
        <w:pStyle w:val="Bibliography"/>
      </w:pPr>
      <w:r w:rsidRPr="0001126A">
        <w:t xml:space="preserve">Frontiers. (2023). </w:t>
      </w:r>
      <w:r w:rsidRPr="0001126A">
        <w:rPr>
          <w:i/>
          <w:iCs/>
        </w:rPr>
        <w:t>Policies and publication ethics</w:t>
      </w:r>
      <w:r w:rsidRPr="0001126A">
        <w:t>. https://www.frontiersin.org/guidelines/policies-and-publication-ethics</w:t>
      </w:r>
    </w:p>
    <w:p w14:paraId="4435C17C" w14:textId="77777777" w:rsidR="0001126A" w:rsidRPr="0001126A" w:rsidRDefault="0001126A" w:rsidP="0001126A">
      <w:pPr>
        <w:pStyle w:val="Bibliography"/>
      </w:pPr>
      <w:r w:rsidRPr="0001126A">
        <w:t xml:space="preserve">Gabelica, M., Bojčić, R., &amp; Puljak, L. (2022). Many researchers were not compliant with their published data sharing statement: Mixed-methods study. </w:t>
      </w:r>
      <w:r w:rsidRPr="0001126A">
        <w:rPr>
          <w:i/>
          <w:iCs/>
        </w:rPr>
        <w:t>Journal of Clinical Epidemiology</w:t>
      </w:r>
      <w:r w:rsidRPr="0001126A">
        <w:t xml:space="preserve">, </w:t>
      </w:r>
      <w:r w:rsidRPr="0001126A">
        <w:rPr>
          <w:i/>
          <w:iCs/>
        </w:rPr>
        <w:t>0</w:t>
      </w:r>
      <w:r w:rsidRPr="0001126A">
        <w:t>(0). https://doi.org/10.1016/j.jclinepi.2022.05.019</w:t>
      </w:r>
    </w:p>
    <w:p w14:paraId="5D4C7C13" w14:textId="77777777" w:rsidR="0001126A" w:rsidRPr="0001126A" w:rsidRDefault="0001126A" w:rsidP="0001126A">
      <w:pPr>
        <w:pStyle w:val="Bibliography"/>
      </w:pPr>
      <w:r w:rsidRPr="0001126A">
        <w:t xml:space="preserve">Gilmore, R. O., Kennedy, J. L., &amp; Adolph, K. E. (2018). Practical Solutions for Sharing Data and Materials From Psychological Research. </w:t>
      </w:r>
      <w:r w:rsidRPr="0001126A">
        <w:rPr>
          <w:i/>
          <w:iCs/>
        </w:rPr>
        <w:t>Advances in Methods and Practices in Psychological Science</w:t>
      </w:r>
      <w:r w:rsidRPr="0001126A">
        <w:t xml:space="preserve">, </w:t>
      </w:r>
      <w:r w:rsidRPr="0001126A">
        <w:rPr>
          <w:i/>
          <w:iCs/>
        </w:rPr>
        <w:t>1</w:t>
      </w:r>
      <w:r w:rsidRPr="0001126A">
        <w:t>(1), 121–130. https://doi.org/10.1177/2515245917746500</w:t>
      </w:r>
    </w:p>
    <w:p w14:paraId="5A40D06C" w14:textId="77777777" w:rsidR="0001126A" w:rsidRPr="0001126A" w:rsidRDefault="0001126A" w:rsidP="0001126A">
      <w:pPr>
        <w:pStyle w:val="Bibliography"/>
      </w:pPr>
      <w:r w:rsidRPr="0001126A">
        <w:t xml:space="preserve">Google Trends. (2023). </w:t>
      </w:r>
      <w:r w:rsidRPr="0001126A">
        <w:rPr>
          <w:i/>
          <w:iCs/>
        </w:rPr>
        <w:t>Comparison of the relative frequency of usage of “data is” vs. “data are.”</w:t>
      </w:r>
      <w:r w:rsidRPr="0001126A">
        <w:t xml:space="preserve"> https://trends.google.com/trends/explore?date=today%205-y&amp;q=data%20is,data%20are&amp;hl=en-GB</w:t>
      </w:r>
    </w:p>
    <w:p w14:paraId="0388B22E" w14:textId="77777777" w:rsidR="0001126A" w:rsidRPr="0001126A" w:rsidRDefault="0001126A" w:rsidP="0001126A">
      <w:pPr>
        <w:pStyle w:val="Bibliography"/>
      </w:pPr>
      <w:r w:rsidRPr="0001126A">
        <w:t xml:space="preserve">Hallinan, D., Boehm, F., Külpmann, A., &amp; Elson, M. (2023). Information Provision for Informed Consent Procedures in Psychological Research Under the General Data Protection Regulation: A Practical Guide. </w:t>
      </w:r>
      <w:r w:rsidRPr="0001126A">
        <w:rPr>
          <w:i/>
          <w:iCs/>
        </w:rPr>
        <w:t>Advances in Methods and Practices in Psychological Science</w:t>
      </w:r>
      <w:r w:rsidRPr="0001126A">
        <w:t xml:space="preserve">, </w:t>
      </w:r>
      <w:r w:rsidRPr="0001126A">
        <w:rPr>
          <w:i/>
          <w:iCs/>
        </w:rPr>
        <w:t>6</w:t>
      </w:r>
      <w:r w:rsidRPr="0001126A">
        <w:t>(1), 25152459231151944. https://doi.org/10.1177/25152459231151944</w:t>
      </w:r>
    </w:p>
    <w:p w14:paraId="2E283440" w14:textId="77777777" w:rsidR="0001126A" w:rsidRPr="0001126A" w:rsidRDefault="0001126A" w:rsidP="0001126A">
      <w:pPr>
        <w:pStyle w:val="Bibliography"/>
      </w:pPr>
      <w:r w:rsidRPr="0001126A">
        <w:t xml:space="preserve">Horstmann, K. T., Arslan, R. C., &amp; Greiff, S. (2020). Generating Codebooks to Ensure the Independent Use of Research </w:t>
      </w:r>
      <w:r w:rsidRPr="0001126A">
        <w:tab/>
      </w:r>
      <w:r w:rsidRPr="0001126A">
        <w:tab/>
      </w:r>
      <w:r w:rsidRPr="0001126A">
        <w:tab/>
      </w:r>
      <w:r w:rsidRPr="0001126A">
        <w:tab/>
      </w:r>
      <w:r w:rsidRPr="0001126A">
        <w:tab/>
        <w:t xml:space="preserve">Data. </w:t>
      </w:r>
      <w:r w:rsidRPr="0001126A">
        <w:rPr>
          <w:i/>
          <w:iCs/>
        </w:rPr>
        <w:t>European Journal of Psychological Assessment</w:t>
      </w:r>
      <w:r w:rsidRPr="0001126A">
        <w:t xml:space="preserve">, </w:t>
      </w:r>
      <w:r w:rsidRPr="0001126A">
        <w:rPr>
          <w:i/>
          <w:iCs/>
        </w:rPr>
        <w:t>36</w:t>
      </w:r>
      <w:r w:rsidRPr="0001126A">
        <w:t>(5), 721–729. https://doi.org/10/ghmt9r</w:t>
      </w:r>
    </w:p>
    <w:p w14:paraId="5769552A" w14:textId="77777777" w:rsidR="0001126A" w:rsidRPr="0001126A" w:rsidRDefault="0001126A" w:rsidP="0001126A">
      <w:pPr>
        <w:pStyle w:val="Bibliography"/>
      </w:pPr>
      <w:r w:rsidRPr="0001126A">
        <w:t xml:space="preserve">Hussey, I. (2022). </w:t>
      </w:r>
      <w:r w:rsidRPr="0001126A">
        <w:rPr>
          <w:i/>
          <w:iCs/>
        </w:rPr>
        <w:t>Reply to Barnes-Holmes &amp; Harte (2022) “The IRAP as a Measure of Implicit Cognition: A Case of Frankenstein’s Monster.”</w:t>
      </w:r>
      <w:r w:rsidRPr="0001126A">
        <w:t xml:space="preserve"> PsyArXiv. https://doi.org/10.31234/osf.io/qmg6s</w:t>
      </w:r>
    </w:p>
    <w:p w14:paraId="7EF504E5" w14:textId="77777777" w:rsidR="0001126A" w:rsidRPr="0001126A" w:rsidRDefault="0001126A" w:rsidP="0001126A">
      <w:pPr>
        <w:pStyle w:val="Bibliography"/>
      </w:pPr>
      <w:r w:rsidRPr="0001126A">
        <w:t xml:space="preserve">Hussey, I. (2023). </w:t>
      </w:r>
      <w:r w:rsidRPr="0001126A">
        <w:rPr>
          <w:i/>
          <w:iCs/>
        </w:rPr>
        <w:t>A systematic review of Null Hypothesis Significance Testing, sample sizes and statistical power in research using the Implicit Relational Assessment Procedure</w:t>
      </w:r>
      <w:r w:rsidRPr="0001126A">
        <w:t>. PsyArXiv. https://doi.org/10.31234/osf.io/g2x9p</w:t>
      </w:r>
    </w:p>
    <w:p w14:paraId="18C9C0D3" w14:textId="77777777" w:rsidR="0001126A" w:rsidRPr="0001126A" w:rsidRDefault="0001126A" w:rsidP="0001126A">
      <w:pPr>
        <w:pStyle w:val="Bibliography"/>
      </w:pPr>
      <w:r w:rsidRPr="0001126A">
        <w:t xml:space="preserve">Hussey, I., &amp; Drake, C. E. (2020). The Implicit Relational Assessment Procedure demonstrates poor internal consistency and test-retest reliability: A meta-analysis. </w:t>
      </w:r>
      <w:r w:rsidRPr="0001126A">
        <w:rPr>
          <w:i/>
          <w:iCs/>
        </w:rPr>
        <w:t>Preprint</w:t>
      </w:r>
      <w:r w:rsidRPr="0001126A">
        <w:t>. https://doi.org/10.31234/osf.io/ge3k7</w:t>
      </w:r>
    </w:p>
    <w:p w14:paraId="0EF72D68" w14:textId="77777777" w:rsidR="0001126A" w:rsidRPr="0001126A" w:rsidRDefault="0001126A" w:rsidP="0001126A">
      <w:pPr>
        <w:pStyle w:val="Bibliography"/>
      </w:pPr>
      <w:r w:rsidRPr="0001126A">
        <w:t xml:space="preserve">International Journal of Psychology and Psychological Therapy. (2023). </w:t>
      </w:r>
      <w:r w:rsidRPr="0001126A">
        <w:rPr>
          <w:i/>
          <w:iCs/>
        </w:rPr>
        <w:t>Authors Guidelines</w:t>
      </w:r>
      <w:r w:rsidRPr="0001126A">
        <w:t>. https://www.ijpsy.com/normas.html</w:t>
      </w:r>
    </w:p>
    <w:p w14:paraId="3B959E96" w14:textId="77777777" w:rsidR="0001126A" w:rsidRPr="0001126A" w:rsidRDefault="0001126A" w:rsidP="0001126A">
      <w:pPr>
        <w:pStyle w:val="Bibliography"/>
      </w:pPr>
      <w:r w:rsidRPr="0001126A">
        <w:t xml:space="preserve">Journal of Contextual Behavioral Science. (2023). </w:t>
      </w:r>
      <w:r w:rsidRPr="0001126A">
        <w:rPr>
          <w:i/>
          <w:iCs/>
        </w:rPr>
        <w:t>Guide for Authors</w:t>
      </w:r>
      <w:r w:rsidRPr="0001126A">
        <w:t>. https://www.ijpsy.com/normas.html</w:t>
      </w:r>
    </w:p>
    <w:p w14:paraId="75F1B5FB" w14:textId="77777777" w:rsidR="0001126A" w:rsidRPr="0001126A" w:rsidRDefault="0001126A" w:rsidP="0001126A">
      <w:pPr>
        <w:pStyle w:val="Bibliography"/>
      </w:pPr>
      <w:r w:rsidRPr="0001126A">
        <w:t xml:space="preserve">Lear, M. K., Spata, A., Tittler, M., Fishbein, J. N., Arch, J. J., &amp; Luoma, J. B. (2023). Transparency and reproducibility in the journal of contextual behavioral science: An audit study. </w:t>
      </w:r>
      <w:r w:rsidRPr="0001126A">
        <w:rPr>
          <w:i/>
          <w:iCs/>
        </w:rPr>
        <w:t>Journal of Contextual Behavioral Science</w:t>
      </w:r>
      <w:r w:rsidRPr="0001126A">
        <w:t xml:space="preserve">, </w:t>
      </w:r>
      <w:r w:rsidRPr="0001126A">
        <w:rPr>
          <w:i/>
          <w:iCs/>
        </w:rPr>
        <w:t>28</w:t>
      </w:r>
      <w:r w:rsidRPr="0001126A">
        <w:t>, 207–214. https://doi.org/10.1016/j.jcbs.2023.03.017</w:t>
      </w:r>
    </w:p>
    <w:p w14:paraId="54DF680D" w14:textId="77777777" w:rsidR="0001126A" w:rsidRPr="0001126A" w:rsidRDefault="0001126A" w:rsidP="0001126A">
      <w:pPr>
        <w:pStyle w:val="Bibliography"/>
      </w:pPr>
      <w:r w:rsidRPr="0001126A">
        <w:t xml:space="preserve">Meyer, M. N. (2018). Practical Tips for Ethical Data Sharing. </w:t>
      </w:r>
      <w:r w:rsidRPr="0001126A">
        <w:rPr>
          <w:i/>
          <w:iCs/>
        </w:rPr>
        <w:t>Advances in Methods and Practices in Psychological Science</w:t>
      </w:r>
      <w:r w:rsidRPr="0001126A">
        <w:t xml:space="preserve">, </w:t>
      </w:r>
      <w:r w:rsidRPr="0001126A">
        <w:rPr>
          <w:i/>
          <w:iCs/>
        </w:rPr>
        <w:t>1</w:t>
      </w:r>
      <w:r w:rsidRPr="0001126A">
        <w:t>(1), 131–144. https://doi.org/10.1177/2515245917747656</w:t>
      </w:r>
    </w:p>
    <w:p w14:paraId="19A79CF5" w14:textId="77777777" w:rsidR="0001126A" w:rsidRPr="0001126A" w:rsidRDefault="0001126A" w:rsidP="0001126A">
      <w:pPr>
        <w:pStyle w:val="Bibliography"/>
      </w:pPr>
      <w:r w:rsidRPr="0001126A">
        <w:t xml:space="preserve">Munafò, M. R., Nosek, B. A., Bishop, D. V. M., Button, K. S., Chambers, C. D., Percie du Sert, N., Simonsohn, U., Wagenmakers, E.-J., Ware, J. J., &amp; Ioannidis, J. P. A. (2017). A manifesto for reproducible science. </w:t>
      </w:r>
      <w:r w:rsidRPr="0001126A">
        <w:rPr>
          <w:i/>
          <w:iCs/>
        </w:rPr>
        <w:t>Nature Human Behaviour</w:t>
      </w:r>
      <w:r w:rsidRPr="0001126A">
        <w:t xml:space="preserve">, </w:t>
      </w:r>
      <w:r w:rsidRPr="0001126A">
        <w:rPr>
          <w:i/>
          <w:iCs/>
        </w:rPr>
        <w:t>1</w:t>
      </w:r>
      <w:r w:rsidRPr="0001126A">
        <w:t>(1), 0021. https://doi.org/10.1038/s41562-016-0021</w:t>
      </w:r>
    </w:p>
    <w:p w14:paraId="4E3D1B80" w14:textId="77777777" w:rsidR="0001126A" w:rsidRPr="0001126A" w:rsidRDefault="0001126A" w:rsidP="0001126A">
      <w:pPr>
        <w:pStyle w:val="Bibliography"/>
      </w:pPr>
      <w:r w:rsidRPr="0001126A">
        <w:t xml:space="preserve">Murphy, C., Maloney, E., &amp; Kelly, M. (2022). The role of relational contextual cues versus relational coherence indicators as response options on the Implicit Relational Assessment Procedure. In </w:t>
      </w:r>
      <w:r w:rsidRPr="0001126A">
        <w:rPr>
          <w:i/>
          <w:iCs/>
        </w:rPr>
        <w:t>The Psychological Record</w:t>
      </w:r>
      <w:r w:rsidRPr="0001126A">
        <w:t xml:space="preserve"> (Vol. 72, Issue 7). SPRINGER. https://doi.org/10.1007/s40732-022-00512-2</w:t>
      </w:r>
    </w:p>
    <w:p w14:paraId="1954D5B1" w14:textId="77777777" w:rsidR="0001126A" w:rsidRPr="0001126A" w:rsidRDefault="0001126A" w:rsidP="0001126A">
      <w:pPr>
        <w:pStyle w:val="Bibliography"/>
      </w:pPr>
      <w:r w:rsidRPr="0001126A">
        <w:t xml:space="preserve">Nunes, L. (2021). Data Sharing for Greater Scientific Transparency. </w:t>
      </w:r>
      <w:r w:rsidRPr="0001126A">
        <w:rPr>
          <w:i/>
          <w:iCs/>
        </w:rPr>
        <w:t>APS Observer</w:t>
      </w:r>
      <w:r w:rsidRPr="0001126A">
        <w:t xml:space="preserve">, </w:t>
      </w:r>
      <w:r w:rsidRPr="0001126A">
        <w:rPr>
          <w:i/>
          <w:iCs/>
        </w:rPr>
        <w:t>34</w:t>
      </w:r>
      <w:r w:rsidRPr="0001126A">
        <w:t>. https://www.psychologicalscience.org/observer/data-sharing-methods</w:t>
      </w:r>
    </w:p>
    <w:p w14:paraId="6696B91F" w14:textId="77777777" w:rsidR="0001126A" w:rsidRPr="0001126A" w:rsidRDefault="0001126A" w:rsidP="0001126A">
      <w:pPr>
        <w:pStyle w:val="Bibliography"/>
      </w:pPr>
      <w:r w:rsidRPr="0001126A">
        <w:t xml:space="preserve">Rogers, S. (2012, July 8). Data are or data is? </w:t>
      </w:r>
      <w:r w:rsidRPr="0001126A">
        <w:rPr>
          <w:i/>
          <w:iCs/>
        </w:rPr>
        <w:t>The Guardian</w:t>
      </w:r>
      <w:r w:rsidRPr="0001126A">
        <w:t>. https://www.theguardian.com/news/datablog/2010/jul/16/data-plural-singular</w:t>
      </w:r>
    </w:p>
    <w:p w14:paraId="3F48C197" w14:textId="77777777" w:rsidR="0001126A" w:rsidRPr="0001126A" w:rsidRDefault="0001126A" w:rsidP="0001126A">
      <w:pPr>
        <w:pStyle w:val="Bibliography"/>
      </w:pPr>
      <w:r w:rsidRPr="0001126A">
        <w:t xml:space="preserve">Savage, C. J., &amp; Vickers, A. J. (2009). Empirical Study of Data Sharing by Authors Publishing in PLoS Journals. </w:t>
      </w:r>
      <w:r w:rsidRPr="0001126A">
        <w:rPr>
          <w:i/>
          <w:iCs/>
        </w:rPr>
        <w:t>PLOS ONE</w:t>
      </w:r>
      <w:r w:rsidRPr="0001126A">
        <w:t xml:space="preserve">, </w:t>
      </w:r>
      <w:r w:rsidRPr="0001126A">
        <w:rPr>
          <w:i/>
          <w:iCs/>
        </w:rPr>
        <w:t>4</w:t>
      </w:r>
      <w:r w:rsidRPr="0001126A">
        <w:t>(9), e7078. https://doi.org/10.1371/journal.pone.0007078</w:t>
      </w:r>
    </w:p>
    <w:p w14:paraId="653783D6" w14:textId="77777777" w:rsidR="0001126A" w:rsidRPr="0001126A" w:rsidRDefault="0001126A" w:rsidP="0001126A">
      <w:pPr>
        <w:pStyle w:val="Bibliography"/>
      </w:pPr>
      <w:r w:rsidRPr="0001126A">
        <w:t xml:space="preserve">Soderberg, C. K. (2018). Using OSF to share data: A step-by-step guide. </w:t>
      </w:r>
      <w:r w:rsidRPr="0001126A">
        <w:rPr>
          <w:i/>
          <w:iCs/>
        </w:rPr>
        <w:t xml:space="preserve">Advances in Methods and </w:t>
      </w:r>
      <w:r w:rsidRPr="0001126A">
        <w:rPr>
          <w:i/>
          <w:iCs/>
        </w:rPr>
        <w:lastRenderedPageBreak/>
        <w:t>Practices in Psychological Science</w:t>
      </w:r>
      <w:r w:rsidRPr="0001126A">
        <w:t xml:space="preserve">, </w:t>
      </w:r>
      <w:r w:rsidRPr="0001126A">
        <w:rPr>
          <w:i/>
          <w:iCs/>
        </w:rPr>
        <w:t>1</w:t>
      </w:r>
      <w:r w:rsidRPr="0001126A">
        <w:t>, 115–120. https://doi.org/10.1177/2515245918757689</w:t>
      </w:r>
    </w:p>
    <w:p w14:paraId="1DC99B9C" w14:textId="77777777" w:rsidR="0001126A" w:rsidRPr="0001126A" w:rsidRDefault="0001126A" w:rsidP="0001126A">
      <w:pPr>
        <w:pStyle w:val="Bibliography"/>
      </w:pPr>
      <w:r w:rsidRPr="0001126A">
        <w:t xml:space="preserve">Task Force on the Strategies and Tactics of Contextual Behavioral Science Research. (2021). </w:t>
      </w:r>
      <w:r w:rsidRPr="0001126A">
        <w:rPr>
          <w:i/>
          <w:iCs/>
        </w:rPr>
        <w:t>Adoption of Open Science Recommendations | Association for Contextual Behavioral Science</w:t>
      </w:r>
      <w:r w:rsidRPr="0001126A">
        <w:t>. https://contextualscience.org/news/adoption_of_open_science_recommendations</w:t>
      </w:r>
    </w:p>
    <w:p w14:paraId="5A63749B" w14:textId="77777777" w:rsidR="0001126A" w:rsidRPr="0001126A" w:rsidRDefault="0001126A" w:rsidP="0001126A">
      <w:pPr>
        <w:pStyle w:val="Bibliography"/>
      </w:pPr>
      <w:r w:rsidRPr="0001126A">
        <w:t xml:space="preserve">Tedersoo, L., Küngas, R., Oras, E., Köster, K., Eenmaa, H., Leijen, Ä., Pedaste, M., Raju, M., Astapova, A., Lukner, H., Kogermann, K., &amp; Sepp, T. (2021). Data sharing practices and data availability upon request differ across scientific disciplines. </w:t>
      </w:r>
      <w:r w:rsidRPr="0001126A">
        <w:rPr>
          <w:i/>
          <w:iCs/>
        </w:rPr>
        <w:t>Scientific Data</w:t>
      </w:r>
      <w:r w:rsidRPr="0001126A">
        <w:t xml:space="preserve">, </w:t>
      </w:r>
      <w:r w:rsidRPr="0001126A">
        <w:rPr>
          <w:i/>
          <w:iCs/>
        </w:rPr>
        <w:t>8</w:t>
      </w:r>
      <w:r w:rsidRPr="0001126A">
        <w:t>(1), Article 1. https://doi.org/10.1038/s41597-021-00981-0</w:t>
      </w:r>
    </w:p>
    <w:p w14:paraId="347D3C58" w14:textId="77777777" w:rsidR="0001126A" w:rsidRPr="0001126A" w:rsidRDefault="0001126A" w:rsidP="0001126A">
      <w:pPr>
        <w:pStyle w:val="Bibliography"/>
      </w:pPr>
      <w:r w:rsidRPr="0001126A">
        <w:t xml:space="preserve">The Psychological Record. (2023). </w:t>
      </w:r>
      <w:r w:rsidRPr="0001126A">
        <w:rPr>
          <w:i/>
          <w:iCs/>
        </w:rPr>
        <w:t>Instructions for Authors</w:t>
      </w:r>
      <w:r w:rsidRPr="0001126A">
        <w:t>. Springer. https://www.springer.com/journal/40732/submission-guidelines</w:t>
      </w:r>
    </w:p>
    <w:p w14:paraId="4380D43C" w14:textId="77777777" w:rsidR="0001126A" w:rsidRPr="0001126A" w:rsidRDefault="0001126A" w:rsidP="0001126A">
      <w:pPr>
        <w:pStyle w:val="Bibliography"/>
      </w:pPr>
      <w:r w:rsidRPr="0001126A">
        <w:t xml:space="preserve">Villum, C. (2014). </w:t>
      </w:r>
      <w:r w:rsidRPr="0001126A">
        <w:rPr>
          <w:i/>
          <w:iCs/>
        </w:rPr>
        <w:t>“Open-washing” – The difference between opening your data and simply making them available – Open Knowledge Foundation blog</w:t>
      </w:r>
      <w:r w:rsidRPr="0001126A">
        <w:t>. https://blog.okfn.org/2014/03/10/open-washing-the-difference-between-opening-your-data-and-simply-making-them-available/</w:t>
      </w:r>
    </w:p>
    <w:p w14:paraId="405ADA96" w14:textId="77777777" w:rsidR="0001126A" w:rsidRPr="0001126A" w:rsidRDefault="0001126A" w:rsidP="0001126A">
      <w:pPr>
        <w:pStyle w:val="Bibliography"/>
      </w:pPr>
      <w:r w:rsidRPr="0001126A">
        <w:t xml:space="preserve">Wicherts, J. M., Borsboom, D., Kats, J., &amp; Molenaar, D. (2006). The poor availability of psychological research data for reanalysis. </w:t>
      </w:r>
      <w:r w:rsidRPr="0001126A">
        <w:rPr>
          <w:i/>
          <w:iCs/>
        </w:rPr>
        <w:t>American Psychologist</w:t>
      </w:r>
      <w:r w:rsidRPr="0001126A">
        <w:t xml:space="preserve">, </w:t>
      </w:r>
      <w:r w:rsidRPr="0001126A">
        <w:rPr>
          <w:i/>
          <w:iCs/>
        </w:rPr>
        <w:t>61</w:t>
      </w:r>
      <w:r w:rsidRPr="0001126A">
        <w:t>(7), 726–728. https://doi.org/10.1037/0003-066X.61.7.726</w:t>
      </w:r>
    </w:p>
    <w:p w14:paraId="460A0B58" w14:textId="69F74C8D"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91D89" w14:textId="77777777" w:rsidR="00A20DBA" w:rsidRDefault="00A20DBA" w:rsidP="00132E30">
      <w:r>
        <w:separator/>
      </w:r>
    </w:p>
  </w:endnote>
  <w:endnote w:type="continuationSeparator" w:id="0">
    <w:p w14:paraId="10A38317" w14:textId="77777777" w:rsidR="00A20DBA" w:rsidRDefault="00A20DBA"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342B8" w14:textId="77777777" w:rsidR="00A20DBA" w:rsidRDefault="00A20DBA" w:rsidP="00132E30">
      <w:r>
        <w:separator/>
      </w:r>
    </w:p>
  </w:footnote>
  <w:footnote w:type="continuationSeparator" w:id="0">
    <w:p w14:paraId="53FFD3D0" w14:textId="77777777" w:rsidR="00A20DBA" w:rsidRDefault="00A20DBA" w:rsidP="00132E30">
      <w:r>
        <w:continuationSeparator/>
      </w:r>
    </w:p>
  </w:footnote>
  <w:footnote w:id="1">
    <w:p w14:paraId="375C74DA" w14:textId="2C0FFDA4" w:rsidR="00AA2CF6" w:rsidRPr="00AA2CF6" w:rsidRDefault="00AA2CF6" w:rsidP="00B54C2E">
      <w:pPr>
        <w:pStyle w:val="footntes"/>
      </w:pPr>
      <w:r w:rsidRPr="00314D1B">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762A"/>
    <w:rsid w:val="000105AF"/>
    <w:rsid w:val="0001126A"/>
    <w:rsid w:val="000117D5"/>
    <w:rsid w:val="00023E20"/>
    <w:rsid w:val="0003580B"/>
    <w:rsid w:val="000406E1"/>
    <w:rsid w:val="00041ADF"/>
    <w:rsid w:val="00041C77"/>
    <w:rsid w:val="00044078"/>
    <w:rsid w:val="00045E25"/>
    <w:rsid w:val="0005404C"/>
    <w:rsid w:val="00055FBA"/>
    <w:rsid w:val="00062150"/>
    <w:rsid w:val="00062593"/>
    <w:rsid w:val="00066D6E"/>
    <w:rsid w:val="00067B22"/>
    <w:rsid w:val="0007163B"/>
    <w:rsid w:val="0007275E"/>
    <w:rsid w:val="00072954"/>
    <w:rsid w:val="00072A1C"/>
    <w:rsid w:val="000863F1"/>
    <w:rsid w:val="000A62E0"/>
    <w:rsid w:val="000B03E8"/>
    <w:rsid w:val="000B1799"/>
    <w:rsid w:val="000B5D8F"/>
    <w:rsid w:val="000B6F94"/>
    <w:rsid w:val="000C2AC0"/>
    <w:rsid w:val="000C36EA"/>
    <w:rsid w:val="000C3801"/>
    <w:rsid w:val="000C534F"/>
    <w:rsid w:val="000D4065"/>
    <w:rsid w:val="000E7322"/>
    <w:rsid w:val="000F702E"/>
    <w:rsid w:val="000F7D99"/>
    <w:rsid w:val="00102C72"/>
    <w:rsid w:val="0010728E"/>
    <w:rsid w:val="00107DB2"/>
    <w:rsid w:val="00107F64"/>
    <w:rsid w:val="0011093C"/>
    <w:rsid w:val="00126676"/>
    <w:rsid w:val="001303E4"/>
    <w:rsid w:val="001306AA"/>
    <w:rsid w:val="00132E30"/>
    <w:rsid w:val="001370F3"/>
    <w:rsid w:val="00146750"/>
    <w:rsid w:val="00147652"/>
    <w:rsid w:val="00147A83"/>
    <w:rsid w:val="00147D33"/>
    <w:rsid w:val="00153BF0"/>
    <w:rsid w:val="00154D75"/>
    <w:rsid w:val="00164FB2"/>
    <w:rsid w:val="001679C4"/>
    <w:rsid w:val="00170F84"/>
    <w:rsid w:val="001740F3"/>
    <w:rsid w:val="001757C8"/>
    <w:rsid w:val="00182B0E"/>
    <w:rsid w:val="00182FA6"/>
    <w:rsid w:val="001901EC"/>
    <w:rsid w:val="00196432"/>
    <w:rsid w:val="001A3D1A"/>
    <w:rsid w:val="001A47D1"/>
    <w:rsid w:val="001A5E14"/>
    <w:rsid w:val="001A7F66"/>
    <w:rsid w:val="001B06BB"/>
    <w:rsid w:val="001B0BDA"/>
    <w:rsid w:val="001B5E31"/>
    <w:rsid w:val="001B68A7"/>
    <w:rsid w:val="001C0685"/>
    <w:rsid w:val="001C1FBA"/>
    <w:rsid w:val="001C33D6"/>
    <w:rsid w:val="001C4FB5"/>
    <w:rsid w:val="001D4888"/>
    <w:rsid w:val="001E3255"/>
    <w:rsid w:val="001F0977"/>
    <w:rsid w:val="001F2D67"/>
    <w:rsid w:val="001F735B"/>
    <w:rsid w:val="00202A67"/>
    <w:rsid w:val="00206225"/>
    <w:rsid w:val="00206A56"/>
    <w:rsid w:val="0021019C"/>
    <w:rsid w:val="0021311A"/>
    <w:rsid w:val="0021546F"/>
    <w:rsid w:val="00224B98"/>
    <w:rsid w:val="0023200B"/>
    <w:rsid w:val="00232B58"/>
    <w:rsid w:val="002361C1"/>
    <w:rsid w:val="0023769B"/>
    <w:rsid w:val="002408F0"/>
    <w:rsid w:val="00244587"/>
    <w:rsid w:val="0024783F"/>
    <w:rsid w:val="00250909"/>
    <w:rsid w:val="00255A7E"/>
    <w:rsid w:val="00257606"/>
    <w:rsid w:val="0026730C"/>
    <w:rsid w:val="002706BB"/>
    <w:rsid w:val="00275E8F"/>
    <w:rsid w:val="00283F25"/>
    <w:rsid w:val="002878C8"/>
    <w:rsid w:val="00292658"/>
    <w:rsid w:val="0029345D"/>
    <w:rsid w:val="0029360D"/>
    <w:rsid w:val="002A202F"/>
    <w:rsid w:val="002A30C2"/>
    <w:rsid w:val="002A53D3"/>
    <w:rsid w:val="002A5F78"/>
    <w:rsid w:val="002A70B7"/>
    <w:rsid w:val="002B2BE7"/>
    <w:rsid w:val="002B3DEE"/>
    <w:rsid w:val="002B5117"/>
    <w:rsid w:val="002B6AEC"/>
    <w:rsid w:val="002B7B73"/>
    <w:rsid w:val="002C4934"/>
    <w:rsid w:val="002D0DBF"/>
    <w:rsid w:val="002D1ECD"/>
    <w:rsid w:val="002D2E8B"/>
    <w:rsid w:val="002D74B1"/>
    <w:rsid w:val="002E0AFC"/>
    <w:rsid w:val="002E11CA"/>
    <w:rsid w:val="002F2A68"/>
    <w:rsid w:val="003026F2"/>
    <w:rsid w:val="00304F52"/>
    <w:rsid w:val="0031045A"/>
    <w:rsid w:val="00310847"/>
    <w:rsid w:val="003109CC"/>
    <w:rsid w:val="003136AA"/>
    <w:rsid w:val="00313F69"/>
    <w:rsid w:val="00314D1B"/>
    <w:rsid w:val="00333E45"/>
    <w:rsid w:val="00340B15"/>
    <w:rsid w:val="003468BB"/>
    <w:rsid w:val="0035066B"/>
    <w:rsid w:val="003541CD"/>
    <w:rsid w:val="003555F4"/>
    <w:rsid w:val="003555FF"/>
    <w:rsid w:val="00357B69"/>
    <w:rsid w:val="003722DA"/>
    <w:rsid w:val="00372392"/>
    <w:rsid w:val="0037444A"/>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31AE1"/>
    <w:rsid w:val="00434876"/>
    <w:rsid w:val="00440001"/>
    <w:rsid w:val="00440666"/>
    <w:rsid w:val="00444986"/>
    <w:rsid w:val="00445BF5"/>
    <w:rsid w:val="004474D8"/>
    <w:rsid w:val="004650CD"/>
    <w:rsid w:val="004653E0"/>
    <w:rsid w:val="004665C3"/>
    <w:rsid w:val="00471F72"/>
    <w:rsid w:val="00472BC9"/>
    <w:rsid w:val="00480F50"/>
    <w:rsid w:val="004835E4"/>
    <w:rsid w:val="00483DBC"/>
    <w:rsid w:val="0048487D"/>
    <w:rsid w:val="004907BB"/>
    <w:rsid w:val="00491B80"/>
    <w:rsid w:val="0049538F"/>
    <w:rsid w:val="00497391"/>
    <w:rsid w:val="0049744F"/>
    <w:rsid w:val="004A33D3"/>
    <w:rsid w:val="004A4C03"/>
    <w:rsid w:val="004A4F62"/>
    <w:rsid w:val="004A5F91"/>
    <w:rsid w:val="004A7C07"/>
    <w:rsid w:val="004A7CFC"/>
    <w:rsid w:val="004B0AE8"/>
    <w:rsid w:val="004B0D79"/>
    <w:rsid w:val="004B3AEA"/>
    <w:rsid w:val="004B583F"/>
    <w:rsid w:val="004C0C81"/>
    <w:rsid w:val="004C45DB"/>
    <w:rsid w:val="004C5E19"/>
    <w:rsid w:val="004C5E2E"/>
    <w:rsid w:val="004D3593"/>
    <w:rsid w:val="004D77D9"/>
    <w:rsid w:val="004D7DA1"/>
    <w:rsid w:val="004E6FE4"/>
    <w:rsid w:val="004E7E2A"/>
    <w:rsid w:val="004F5C76"/>
    <w:rsid w:val="004F5E42"/>
    <w:rsid w:val="004F6F70"/>
    <w:rsid w:val="00501911"/>
    <w:rsid w:val="005075C2"/>
    <w:rsid w:val="005133BD"/>
    <w:rsid w:val="00513854"/>
    <w:rsid w:val="00513DD8"/>
    <w:rsid w:val="005144DE"/>
    <w:rsid w:val="00514CF9"/>
    <w:rsid w:val="0051504C"/>
    <w:rsid w:val="00517F52"/>
    <w:rsid w:val="0053063A"/>
    <w:rsid w:val="00531E62"/>
    <w:rsid w:val="0053358F"/>
    <w:rsid w:val="00534569"/>
    <w:rsid w:val="00535501"/>
    <w:rsid w:val="00545FC9"/>
    <w:rsid w:val="00552738"/>
    <w:rsid w:val="00555160"/>
    <w:rsid w:val="00556BA0"/>
    <w:rsid w:val="00566A99"/>
    <w:rsid w:val="00566C9D"/>
    <w:rsid w:val="005759FB"/>
    <w:rsid w:val="0058443F"/>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D69D7"/>
    <w:rsid w:val="005D7D6F"/>
    <w:rsid w:val="005E3BF3"/>
    <w:rsid w:val="005E4616"/>
    <w:rsid w:val="005E7B5D"/>
    <w:rsid w:val="005F130E"/>
    <w:rsid w:val="005F7AA2"/>
    <w:rsid w:val="00606736"/>
    <w:rsid w:val="00614430"/>
    <w:rsid w:val="006165FA"/>
    <w:rsid w:val="00620D0A"/>
    <w:rsid w:val="006260B5"/>
    <w:rsid w:val="0063042C"/>
    <w:rsid w:val="00631DC3"/>
    <w:rsid w:val="00636C19"/>
    <w:rsid w:val="00643A4B"/>
    <w:rsid w:val="00650146"/>
    <w:rsid w:val="00655ABA"/>
    <w:rsid w:val="0066200B"/>
    <w:rsid w:val="006636B4"/>
    <w:rsid w:val="00664F28"/>
    <w:rsid w:val="006659DD"/>
    <w:rsid w:val="006660EF"/>
    <w:rsid w:val="00671B52"/>
    <w:rsid w:val="0067321E"/>
    <w:rsid w:val="00674244"/>
    <w:rsid w:val="00677501"/>
    <w:rsid w:val="00677740"/>
    <w:rsid w:val="00677E10"/>
    <w:rsid w:val="00680DB7"/>
    <w:rsid w:val="00680E72"/>
    <w:rsid w:val="0068395E"/>
    <w:rsid w:val="00683B17"/>
    <w:rsid w:val="00684355"/>
    <w:rsid w:val="00690B7B"/>
    <w:rsid w:val="00693BBF"/>
    <w:rsid w:val="00697393"/>
    <w:rsid w:val="0069794E"/>
    <w:rsid w:val="006A476E"/>
    <w:rsid w:val="006A6C68"/>
    <w:rsid w:val="006B2ECC"/>
    <w:rsid w:val="006B7391"/>
    <w:rsid w:val="006C5684"/>
    <w:rsid w:val="006D2C97"/>
    <w:rsid w:val="006D3A65"/>
    <w:rsid w:val="006E1CE2"/>
    <w:rsid w:val="006E28D8"/>
    <w:rsid w:val="006E3D66"/>
    <w:rsid w:val="006E5E33"/>
    <w:rsid w:val="006E7F8E"/>
    <w:rsid w:val="006F151D"/>
    <w:rsid w:val="006F30FF"/>
    <w:rsid w:val="006F552F"/>
    <w:rsid w:val="006F6D86"/>
    <w:rsid w:val="00700CF3"/>
    <w:rsid w:val="00701F0A"/>
    <w:rsid w:val="00702787"/>
    <w:rsid w:val="00705A51"/>
    <w:rsid w:val="00711C3B"/>
    <w:rsid w:val="007136D9"/>
    <w:rsid w:val="00722F07"/>
    <w:rsid w:val="007269FF"/>
    <w:rsid w:val="00730F52"/>
    <w:rsid w:val="007401D4"/>
    <w:rsid w:val="007464A7"/>
    <w:rsid w:val="00746F70"/>
    <w:rsid w:val="007477D7"/>
    <w:rsid w:val="007527A1"/>
    <w:rsid w:val="00754AD2"/>
    <w:rsid w:val="00761283"/>
    <w:rsid w:val="00766C45"/>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71B3"/>
    <w:rsid w:val="007D3E75"/>
    <w:rsid w:val="007D6D0A"/>
    <w:rsid w:val="007D7D1B"/>
    <w:rsid w:val="007E21F4"/>
    <w:rsid w:val="007E60DE"/>
    <w:rsid w:val="007E6852"/>
    <w:rsid w:val="007F23A0"/>
    <w:rsid w:val="007F464A"/>
    <w:rsid w:val="007F69CD"/>
    <w:rsid w:val="00801269"/>
    <w:rsid w:val="008017FA"/>
    <w:rsid w:val="00812DBB"/>
    <w:rsid w:val="008134D3"/>
    <w:rsid w:val="0082611F"/>
    <w:rsid w:val="00834104"/>
    <w:rsid w:val="00840551"/>
    <w:rsid w:val="008448BE"/>
    <w:rsid w:val="00845CB4"/>
    <w:rsid w:val="00847E40"/>
    <w:rsid w:val="00856921"/>
    <w:rsid w:val="008578D7"/>
    <w:rsid w:val="00860741"/>
    <w:rsid w:val="00861195"/>
    <w:rsid w:val="008616AC"/>
    <w:rsid w:val="00862BA6"/>
    <w:rsid w:val="008635F1"/>
    <w:rsid w:val="008742E9"/>
    <w:rsid w:val="00882353"/>
    <w:rsid w:val="00882C50"/>
    <w:rsid w:val="008856FD"/>
    <w:rsid w:val="008860C9"/>
    <w:rsid w:val="008867FB"/>
    <w:rsid w:val="00890A13"/>
    <w:rsid w:val="00891592"/>
    <w:rsid w:val="00896A12"/>
    <w:rsid w:val="008A1177"/>
    <w:rsid w:val="008A24FF"/>
    <w:rsid w:val="008A3DF2"/>
    <w:rsid w:val="008A4A5A"/>
    <w:rsid w:val="008A66FB"/>
    <w:rsid w:val="008A7D06"/>
    <w:rsid w:val="008B0F60"/>
    <w:rsid w:val="008C08E1"/>
    <w:rsid w:val="008C0980"/>
    <w:rsid w:val="008C13D6"/>
    <w:rsid w:val="008C1489"/>
    <w:rsid w:val="008C618D"/>
    <w:rsid w:val="008C6BE4"/>
    <w:rsid w:val="008D0485"/>
    <w:rsid w:val="008D05B4"/>
    <w:rsid w:val="008E3C8C"/>
    <w:rsid w:val="008E6175"/>
    <w:rsid w:val="008F0C2D"/>
    <w:rsid w:val="008F1C73"/>
    <w:rsid w:val="008F2E64"/>
    <w:rsid w:val="0090003C"/>
    <w:rsid w:val="00900115"/>
    <w:rsid w:val="0090171F"/>
    <w:rsid w:val="009028DA"/>
    <w:rsid w:val="00905902"/>
    <w:rsid w:val="009061AA"/>
    <w:rsid w:val="00906A34"/>
    <w:rsid w:val="0091527D"/>
    <w:rsid w:val="00915C2B"/>
    <w:rsid w:val="00920FCA"/>
    <w:rsid w:val="00921EF5"/>
    <w:rsid w:val="0092408A"/>
    <w:rsid w:val="0092721D"/>
    <w:rsid w:val="0093630B"/>
    <w:rsid w:val="00937D16"/>
    <w:rsid w:val="009411A8"/>
    <w:rsid w:val="00944698"/>
    <w:rsid w:val="00947CC9"/>
    <w:rsid w:val="00947D2E"/>
    <w:rsid w:val="00954595"/>
    <w:rsid w:val="00962A0D"/>
    <w:rsid w:val="0096438E"/>
    <w:rsid w:val="009649DB"/>
    <w:rsid w:val="00965E0A"/>
    <w:rsid w:val="00970063"/>
    <w:rsid w:val="00971B28"/>
    <w:rsid w:val="00974149"/>
    <w:rsid w:val="00976261"/>
    <w:rsid w:val="0097747F"/>
    <w:rsid w:val="00980F64"/>
    <w:rsid w:val="00983AA6"/>
    <w:rsid w:val="00984246"/>
    <w:rsid w:val="00987B76"/>
    <w:rsid w:val="009961E4"/>
    <w:rsid w:val="009965AD"/>
    <w:rsid w:val="009A2556"/>
    <w:rsid w:val="009A4A16"/>
    <w:rsid w:val="009A53DB"/>
    <w:rsid w:val="009B45AC"/>
    <w:rsid w:val="009B4B52"/>
    <w:rsid w:val="009B63CF"/>
    <w:rsid w:val="009C0F50"/>
    <w:rsid w:val="009C1A38"/>
    <w:rsid w:val="009C6C8E"/>
    <w:rsid w:val="009D2BF3"/>
    <w:rsid w:val="009D5A48"/>
    <w:rsid w:val="009E1E4F"/>
    <w:rsid w:val="009F160B"/>
    <w:rsid w:val="009F3181"/>
    <w:rsid w:val="00A024F2"/>
    <w:rsid w:val="00A03519"/>
    <w:rsid w:val="00A04645"/>
    <w:rsid w:val="00A063CF"/>
    <w:rsid w:val="00A115C5"/>
    <w:rsid w:val="00A1421A"/>
    <w:rsid w:val="00A16B7F"/>
    <w:rsid w:val="00A20DBA"/>
    <w:rsid w:val="00A23AAA"/>
    <w:rsid w:val="00A273EE"/>
    <w:rsid w:val="00A30528"/>
    <w:rsid w:val="00A36591"/>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736F2"/>
    <w:rsid w:val="00A75415"/>
    <w:rsid w:val="00A775D1"/>
    <w:rsid w:val="00A84E85"/>
    <w:rsid w:val="00A8663A"/>
    <w:rsid w:val="00A93732"/>
    <w:rsid w:val="00A93C33"/>
    <w:rsid w:val="00AA1385"/>
    <w:rsid w:val="00AA2CF6"/>
    <w:rsid w:val="00AA5103"/>
    <w:rsid w:val="00AB039E"/>
    <w:rsid w:val="00AB2FFF"/>
    <w:rsid w:val="00AC330F"/>
    <w:rsid w:val="00AC69A3"/>
    <w:rsid w:val="00AE013F"/>
    <w:rsid w:val="00AF7A3D"/>
    <w:rsid w:val="00B0075A"/>
    <w:rsid w:val="00B01A52"/>
    <w:rsid w:val="00B01E95"/>
    <w:rsid w:val="00B02448"/>
    <w:rsid w:val="00B0325A"/>
    <w:rsid w:val="00B053B9"/>
    <w:rsid w:val="00B062B2"/>
    <w:rsid w:val="00B07406"/>
    <w:rsid w:val="00B10B23"/>
    <w:rsid w:val="00B14987"/>
    <w:rsid w:val="00B16722"/>
    <w:rsid w:val="00B22929"/>
    <w:rsid w:val="00B2492E"/>
    <w:rsid w:val="00B265D3"/>
    <w:rsid w:val="00B2663E"/>
    <w:rsid w:val="00B31447"/>
    <w:rsid w:val="00B347FF"/>
    <w:rsid w:val="00B37120"/>
    <w:rsid w:val="00B402F1"/>
    <w:rsid w:val="00B42A04"/>
    <w:rsid w:val="00B43F88"/>
    <w:rsid w:val="00B4434F"/>
    <w:rsid w:val="00B51C5A"/>
    <w:rsid w:val="00B54C2E"/>
    <w:rsid w:val="00B61F81"/>
    <w:rsid w:val="00B6529C"/>
    <w:rsid w:val="00B66184"/>
    <w:rsid w:val="00B673F2"/>
    <w:rsid w:val="00B70022"/>
    <w:rsid w:val="00B72267"/>
    <w:rsid w:val="00B760C6"/>
    <w:rsid w:val="00B82F1D"/>
    <w:rsid w:val="00B83453"/>
    <w:rsid w:val="00B874AE"/>
    <w:rsid w:val="00B93464"/>
    <w:rsid w:val="00B93E9C"/>
    <w:rsid w:val="00BA0C26"/>
    <w:rsid w:val="00BA37C9"/>
    <w:rsid w:val="00BA3B45"/>
    <w:rsid w:val="00BB3A25"/>
    <w:rsid w:val="00BB65BC"/>
    <w:rsid w:val="00BC1227"/>
    <w:rsid w:val="00BC1576"/>
    <w:rsid w:val="00BC2FEE"/>
    <w:rsid w:val="00BC409B"/>
    <w:rsid w:val="00BC4747"/>
    <w:rsid w:val="00BD1716"/>
    <w:rsid w:val="00BD46F3"/>
    <w:rsid w:val="00BD49B5"/>
    <w:rsid w:val="00BD4A6D"/>
    <w:rsid w:val="00BE0751"/>
    <w:rsid w:val="00BE44D1"/>
    <w:rsid w:val="00BE690D"/>
    <w:rsid w:val="00BF0AA2"/>
    <w:rsid w:val="00BF5B55"/>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5BC5"/>
    <w:rsid w:val="00C374F8"/>
    <w:rsid w:val="00C402E7"/>
    <w:rsid w:val="00C4402F"/>
    <w:rsid w:val="00C46F82"/>
    <w:rsid w:val="00C5085A"/>
    <w:rsid w:val="00C50B2E"/>
    <w:rsid w:val="00C607D2"/>
    <w:rsid w:val="00C61F1A"/>
    <w:rsid w:val="00C62B9B"/>
    <w:rsid w:val="00C649FD"/>
    <w:rsid w:val="00C71366"/>
    <w:rsid w:val="00C71550"/>
    <w:rsid w:val="00C71F9D"/>
    <w:rsid w:val="00C76D9B"/>
    <w:rsid w:val="00C80600"/>
    <w:rsid w:val="00C827A3"/>
    <w:rsid w:val="00C84677"/>
    <w:rsid w:val="00C917F2"/>
    <w:rsid w:val="00C965D4"/>
    <w:rsid w:val="00C9748C"/>
    <w:rsid w:val="00CA0095"/>
    <w:rsid w:val="00CA3B44"/>
    <w:rsid w:val="00CA6591"/>
    <w:rsid w:val="00CB1006"/>
    <w:rsid w:val="00CB55BD"/>
    <w:rsid w:val="00CC3567"/>
    <w:rsid w:val="00CC7D58"/>
    <w:rsid w:val="00CD2E6C"/>
    <w:rsid w:val="00CD4383"/>
    <w:rsid w:val="00CE2115"/>
    <w:rsid w:val="00CE2622"/>
    <w:rsid w:val="00CE2F5B"/>
    <w:rsid w:val="00CE3B70"/>
    <w:rsid w:val="00CE4808"/>
    <w:rsid w:val="00CE7690"/>
    <w:rsid w:val="00CF21BD"/>
    <w:rsid w:val="00CF3350"/>
    <w:rsid w:val="00CF53E2"/>
    <w:rsid w:val="00CF5E99"/>
    <w:rsid w:val="00CF6352"/>
    <w:rsid w:val="00CF6594"/>
    <w:rsid w:val="00CF6D8C"/>
    <w:rsid w:val="00D004E6"/>
    <w:rsid w:val="00D05BC7"/>
    <w:rsid w:val="00D060AF"/>
    <w:rsid w:val="00D061BF"/>
    <w:rsid w:val="00D10CBA"/>
    <w:rsid w:val="00D1167A"/>
    <w:rsid w:val="00D210B2"/>
    <w:rsid w:val="00D22DEF"/>
    <w:rsid w:val="00D2353A"/>
    <w:rsid w:val="00D254AF"/>
    <w:rsid w:val="00D30FF3"/>
    <w:rsid w:val="00D37167"/>
    <w:rsid w:val="00D41485"/>
    <w:rsid w:val="00D4760B"/>
    <w:rsid w:val="00D61F45"/>
    <w:rsid w:val="00D67A65"/>
    <w:rsid w:val="00D67E83"/>
    <w:rsid w:val="00D72CB3"/>
    <w:rsid w:val="00D75410"/>
    <w:rsid w:val="00D81AFB"/>
    <w:rsid w:val="00D81CEE"/>
    <w:rsid w:val="00D90F14"/>
    <w:rsid w:val="00D9185E"/>
    <w:rsid w:val="00D928DD"/>
    <w:rsid w:val="00D966F1"/>
    <w:rsid w:val="00DA4798"/>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E00BFF"/>
    <w:rsid w:val="00E0167D"/>
    <w:rsid w:val="00E020D3"/>
    <w:rsid w:val="00E04CB2"/>
    <w:rsid w:val="00E054F8"/>
    <w:rsid w:val="00E14CDF"/>
    <w:rsid w:val="00E17287"/>
    <w:rsid w:val="00E216A0"/>
    <w:rsid w:val="00E221E1"/>
    <w:rsid w:val="00E31A8E"/>
    <w:rsid w:val="00E41DFA"/>
    <w:rsid w:val="00E446B4"/>
    <w:rsid w:val="00E44C5E"/>
    <w:rsid w:val="00E45DE6"/>
    <w:rsid w:val="00E46529"/>
    <w:rsid w:val="00E46850"/>
    <w:rsid w:val="00E46ECE"/>
    <w:rsid w:val="00E501F8"/>
    <w:rsid w:val="00E52B73"/>
    <w:rsid w:val="00E707F4"/>
    <w:rsid w:val="00E72A8A"/>
    <w:rsid w:val="00E73213"/>
    <w:rsid w:val="00E74E1D"/>
    <w:rsid w:val="00E75441"/>
    <w:rsid w:val="00E817F1"/>
    <w:rsid w:val="00E839B8"/>
    <w:rsid w:val="00E8610F"/>
    <w:rsid w:val="00E91492"/>
    <w:rsid w:val="00E91A6C"/>
    <w:rsid w:val="00E938D0"/>
    <w:rsid w:val="00E957E6"/>
    <w:rsid w:val="00E9703C"/>
    <w:rsid w:val="00EA0666"/>
    <w:rsid w:val="00EA07F2"/>
    <w:rsid w:val="00EA230C"/>
    <w:rsid w:val="00EA27FA"/>
    <w:rsid w:val="00EA2C4A"/>
    <w:rsid w:val="00EA48A6"/>
    <w:rsid w:val="00EA4F96"/>
    <w:rsid w:val="00EA6A38"/>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F8C"/>
    <w:rsid w:val="00F36B98"/>
    <w:rsid w:val="00F429AA"/>
    <w:rsid w:val="00F508EC"/>
    <w:rsid w:val="00F50BDE"/>
    <w:rsid w:val="00F52EAC"/>
    <w:rsid w:val="00F56229"/>
    <w:rsid w:val="00F652CB"/>
    <w:rsid w:val="00F6641F"/>
    <w:rsid w:val="00F66967"/>
    <w:rsid w:val="00F701E9"/>
    <w:rsid w:val="00F76155"/>
    <w:rsid w:val="00F829F7"/>
    <w:rsid w:val="00F82A9D"/>
    <w:rsid w:val="00F84FA4"/>
    <w:rsid w:val="00F91AAA"/>
    <w:rsid w:val="00F92287"/>
    <w:rsid w:val="00F92542"/>
    <w:rsid w:val="00F95041"/>
    <w:rsid w:val="00F951E9"/>
    <w:rsid w:val="00F954C4"/>
    <w:rsid w:val="00FA099D"/>
    <w:rsid w:val="00FA6356"/>
    <w:rsid w:val="00FA6D3A"/>
    <w:rsid w:val="00FB0E84"/>
    <w:rsid w:val="00FB3BB8"/>
    <w:rsid w:val="00FC0855"/>
    <w:rsid w:val="00FD039E"/>
    <w:rsid w:val="00FD07FB"/>
    <w:rsid w:val="00FD0BF2"/>
    <w:rsid w:val="00FD144A"/>
    <w:rsid w:val="00FD1981"/>
    <w:rsid w:val="00FD537B"/>
    <w:rsid w:val="00FD697B"/>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s://orcid.org/0000-0001-8906-7559" TargetMode="External"/><Relationship Id="rId10" Type="http://schemas.openxmlformats.org/officeDocument/2006/relationships/hyperlink" Target="mailto:ian.hussey@icloud.com" TargetMode="Externa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openxmlformats.org/officeDocument/2006/relationships/hyperlink" Target="mailto:ian.hussey@icloud.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3</TotalTime>
  <Pages>7</Pages>
  <Words>13072</Words>
  <Characters>7451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1515</cp:revision>
  <dcterms:created xsi:type="dcterms:W3CDTF">2023-03-22T18:02:00Z</dcterms:created>
  <dcterms:modified xsi:type="dcterms:W3CDTF">2023-05-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0qLExgk"/&gt;&lt;style id="http://www.zotero.org/styles/apa" locale="en-US" hasBibliography="1" bibliographyStyleHasBeenSet="1"/&gt;&lt;prefs&gt;&lt;pref name="fieldType" value="Field"/&gt;&lt;/prefs&gt;&lt;/data&gt;</vt:lpwstr>
  </property>
</Properties>
</file>